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0F046E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859038" cy="963115"/>
            <wp:effectExtent l="57150" t="19050" r="122662" b="84635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5492" cy="96417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0426B1" w:rsidP="00B300A7">
      <w:pPr>
        <w:jc w:val="center"/>
        <w:rPr>
          <w:noProof/>
          <w:lang w:val="de-DE" w:eastAsia="de-DE"/>
        </w:rPr>
      </w:pPr>
      <w:r w:rsidRPr="000426B1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0426B1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0426B1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0426B1">
          <w:fldChar w:fldCharType="end"/>
        </w:r>
      </w:hyperlink>
      <w:r w:rsidR="00395FDB">
        <w:t xml:space="preserve"> When a decoy hit is found among five target hits</w:t>
      </w:r>
    </w:p>
    <w:p w:rsidR="00140A1B" w:rsidRDefault="000426B1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305062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943600" cy="979709"/>
            <wp:effectExtent l="57150" t="19050" r="114300" b="68041"/>
            <wp:docPr id="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7970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AB0CE2">
        <w:rPr>
          <w:i/>
        </w:rPr>
        <w:t>211</w:t>
      </w:r>
      <w:r w:rsidRPr="00075F65">
        <w:rPr>
          <w:i/>
        </w:rPr>
        <w:t xml:space="preserve"> proteins were validated here out of </w:t>
      </w:r>
      <w:r w:rsidR="00AB0CE2">
        <w:rPr>
          <w:i/>
        </w:rPr>
        <w:t>1790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855F9D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770783" cy="2885743"/>
            <wp:effectExtent l="57150" t="19050" r="106017" b="67007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2564" cy="288682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0426B1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0426B1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0426B1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6E36C9">
        <w:t>1211</w:t>
      </w:r>
      <w:r>
        <w:t xml:space="preserve"> proteins were validated including </w:t>
      </w:r>
      <w:r w:rsidR="006E36C9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6E36C9">
        <w:t>1199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55336A">
        <w:t xml:space="preserve"> that the point is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B0E36">
        <w:t>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096D11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475164" cy="3296724"/>
            <wp:effectExtent l="57150" t="19050" r="106486" b="75126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7180" cy="329793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at 95% confidence? What are the best settings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0426B1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bookmarkStart w:id="0" w:name="_GoBack"/>
      <w:bookmarkEnd w:id="0"/>
    </w:p>
    <w:p w:rsidR="00206534" w:rsidRDefault="000426B1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0426B1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0426B1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0426B1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2969D2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06055" cy="2617904"/>
            <wp:effectExtent l="57150" t="19050" r="123245" b="68146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6532" cy="261812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0426B1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0426B1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0426B1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0426B1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0426B1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B3544" w:rsidRDefault="00AB3544" w:rsidP="00C22471">
      <w:pPr>
        <w:spacing w:after="0" w:line="240" w:lineRule="auto"/>
      </w:pPr>
      <w:r>
        <w:separator/>
      </w:r>
    </w:p>
  </w:endnote>
  <w:endnote w:type="continuationSeparator" w:id="0">
    <w:p w:rsidR="00AB3544" w:rsidRDefault="00AB354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0426B1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0426B1" w:rsidRPr="00EE5E45">
      <w:rPr>
        <w:b/>
      </w:rPr>
      <w:fldChar w:fldCharType="separate"/>
    </w:r>
    <w:r w:rsidR="0036799A">
      <w:rPr>
        <w:b/>
        <w:noProof/>
      </w:rPr>
      <w:t>1</w:t>
    </w:r>
    <w:r w:rsidR="000426B1" w:rsidRPr="00EE5E45">
      <w:rPr>
        <w:b/>
      </w:rPr>
      <w:fldChar w:fldCharType="end"/>
    </w:r>
    <w:r w:rsidR="00D1669B" w:rsidRPr="00EE5E45">
      <w:t xml:space="preserve"> of </w:t>
    </w:r>
    <w:r w:rsidR="000426B1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0426B1" w:rsidRPr="00EE5E45">
      <w:rPr>
        <w:b/>
      </w:rPr>
      <w:fldChar w:fldCharType="separate"/>
    </w:r>
    <w:r w:rsidR="0036799A">
      <w:rPr>
        <w:b/>
        <w:noProof/>
      </w:rPr>
      <w:t>8</w:t>
    </w:r>
    <w:r w:rsidR="000426B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B3544" w:rsidRDefault="00AB3544" w:rsidP="00C22471">
      <w:pPr>
        <w:spacing w:after="0" w:line="240" w:lineRule="auto"/>
      </w:pPr>
      <w:r>
        <w:separator/>
      </w:r>
    </w:p>
  </w:footnote>
  <w:footnote w:type="continuationSeparator" w:id="0">
    <w:p w:rsidR="00AB3544" w:rsidRDefault="00AB354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6D11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0CE2"/>
    <w:rsid w:val="00AB3544"/>
    <w:rsid w:val="00AB4C81"/>
    <w:rsid w:val="00AB6A4F"/>
    <w:rsid w:val="00AC1D72"/>
    <w:rsid w:val="00AC21D0"/>
    <w:rsid w:val="00AC308A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D24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286BE13-6978-4823-AD1A-9486E84542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9</TotalTime>
  <Pages>1</Pages>
  <Words>1846</Words>
  <Characters>9788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2</cp:revision>
  <cp:lastPrinted>2013-10-27T20:14:00Z</cp:lastPrinted>
  <dcterms:created xsi:type="dcterms:W3CDTF">2011-09-01T10:00:00Z</dcterms:created>
  <dcterms:modified xsi:type="dcterms:W3CDTF">2013-10-27T20:14:00Z</dcterms:modified>
</cp:coreProperties>
</file>